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A97ADD7" w:rsidR="00E872A4" w:rsidRPr="00DC6E66" w:rsidRDefault="00E04E6C" w:rsidP="00746253">
      <w:pPr>
        <w:pStyle w:val="BodyText"/>
        <w:spacing w:before="0" w:after="0"/>
      </w:pPr>
      <w:r w:rsidRPr="00480550">
        <w:rPr>
          <w:b/>
          <w:bCs/>
        </w:rPr>
        <w:lastRenderedPageBreak/>
        <w:t>Table S</w:t>
      </w:r>
      <w:r w:rsidRPr="00836A72">
        <w:rPr>
          <w:b/>
          <w:bCs/>
          <w:highlight w:val="red"/>
        </w:rPr>
        <w:t>4</w:t>
      </w:r>
      <w:bookmarkStart w:id="1" w:name="_GoBack"/>
      <w:bookmarkEnd w:id="1"/>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278BA269" w:rsidR="00682557" w:rsidRDefault="00AF3EA1" w:rsidP="00682557">
      <w:pPr>
        <w:pStyle w:val="BodyText"/>
        <w:spacing w:before="0" w:after="0"/>
      </w:pPr>
      <w:r w:rsidRPr="00C072BC">
        <w:rPr>
          <w:b/>
        </w:rPr>
        <w:t>Figure S</w:t>
      </w:r>
      <w:r w:rsidR="00385630">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xml:space="preserve">) across the GCFR and SWAFR. </w:t>
      </w:r>
      <w:r w:rsidR="00682557">
        <w:rPr>
          <w:rFonts w:hAnsi="Times New Roman" w:cs="Times New Roman"/>
        </w:rPr>
        <w:t>Abbreviations follow that in Tables S1, S2 and S3.</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4C968212" w:rsidR="00AF3EA1" w:rsidRDefault="00AF3EA1" w:rsidP="00323C08">
      <w:r w:rsidRPr="00C072BC">
        <w:rPr>
          <w:b/>
        </w:rPr>
        <w:t>Figure S</w:t>
      </w:r>
      <w:r w:rsidR="00385630">
        <w:rPr>
          <w:b/>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H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EDF8ED1" w:rsidR="00272763" w:rsidRDefault="00AF3EA1" w:rsidP="00272763">
      <w:r w:rsidRPr="00C072BC">
        <w:rPr>
          <w:b/>
        </w:rPr>
        <w:t>Figure S</w:t>
      </w:r>
      <w:r w:rsidR="00385630">
        <w:rPr>
          <w:b/>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 and S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76022076" w:rsidR="00E55333" w:rsidRDefault="00C22AC7" w:rsidP="008C5774">
      <w:r w:rsidRPr="00C22AC7">
        <w:rPr>
          <w:b/>
          <w:bCs/>
        </w:rPr>
        <w:t>Figure S</w:t>
      </w:r>
      <w:r w:rsidR="00D33626">
        <w:rPr>
          <w:b/>
          <w:bCs/>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Pr>
          <w:b/>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w:t>
      </w:r>
      <w:proofErr w:type="spellStart"/>
      <w:r w:rsidR="00C137F2">
        <w:t>a,b</w:t>
      </w:r>
      <w:proofErr w:type="spellEnd"/>
      <w:r w:rsidR="00C137F2">
        <w:t>) vascular plant species richness, (</w:t>
      </w:r>
      <w:proofErr w:type="spellStart"/>
      <w:r w:rsidR="00C137F2">
        <w:t>c,d</w:t>
      </w:r>
      <w:proofErr w:type="spellEnd"/>
      <w:r w:rsidR="00C137F2">
        <w:t>)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Figure 3b) and (</w:t>
      </w:r>
      <w:proofErr w:type="spellStart"/>
      <w:r w:rsidR="00C137F2">
        <w:t>g,h</w:t>
      </w:r>
      <w:proofErr w:type="spellEnd"/>
      <w:r w:rsidR="00C137F2">
        <w:t>) the multivariate (MV) model (Figure 4b). Map projection used: WGS84.</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rsidR="00ED3EE4">
        <w:t>DS-scale m</w:t>
      </w:r>
      <w:r w:rsidR="00ED3EE4" w:rsidRPr="00C9106C">
        <w:t>ap</w:t>
      </w:r>
      <w:r w:rsidR="00ED3EE4">
        <w:t>s for the GCFR and SWAFR of (</w:t>
      </w:r>
      <w:proofErr w:type="spellStart"/>
      <w:r w:rsidR="00ED3EE4">
        <w:t>a,b</w:t>
      </w:r>
      <w:proofErr w:type="spellEnd"/>
      <w:r w:rsidR="00ED3EE4">
        <w:t>) vascular plant species richness, (</w:t>
      </w:r>
      <w:proofErr w:type="spellStart"/>
      <w:r w:rsidR="00ED3EE4">
        <w:t>c,d</w:t>
      </w:r>
      <w:proofErr w:type="spellEnd"/>
      <w:r w:rsidR="00ED3EE4">
        <w:t>)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Figure 3b) and (</w:t>
      </w:r>
      <w:proofErr w:type="spellStart"/>
      <w:r w:rsidR="00ED3EE4">
        <w:t>g,h</w:t>
      </w:r>
      <w:proofErr w:type="spellEnd"/>
      <w:r w:rsidR="00ED3EE4">
        <w:t>) the multivariate (MV) model (Figure 4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3BFF89BE" w:rsidR="00FB5212" w:rsidRDefault="00314A7A" w:rsidP="00323C08">
      <w:r w:rsidRPr="00C072BC">
        <w:rPr>
          <w:b/>
        </w:rPr>
        <w:lastRenderedPageBreak/>
        <w:t xml:space="preserve">Figure </w:t>
      </w:r>
      <w:r w:rsidR="00FB5212" w:rsidRPr="00C072BC">
        <w:rPr>
          <w:b/>
        </w:rPr>
        <w:t>S</w:t>
      </w:r>
      <w:r w:rsidR="00A81A80">
        <w:rPr>
          <w:b/>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proofErr w:type="spellStart"/>
      <w:r w:rsidR="008704A4" w:rsidRPr="006A6996">
        <w:t>i</w:t>
      </w:r>
      <w:proofErr w:type="spellEnd"/>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4)</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4E2F55">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25A67AD2" w:rsidR="00F662DD" w:rsidRDefault="00A946F1" w:rsidP="00F662DD">
      <w:r w:rsidRPr="00A946F1">
        <w:rPr>
          <w:b/>
        </w:rPr>
        <w:t>Figure S</w:t>
      </w:r>
      <w:r w:rsidRPr="00836A72">
        <w:rPr>
          <w:b/>
          <w:highlight w:val="red"/>
        </w:rPr>
        <w:t>10</w:t>
      </w:r>
      <w:r w:rsidRPr="00A946F1">
        <w:rPr>
          <w:b/>
        </w:rPr>
        <w:t>:</w:t>
      </w:r>
      <w:r>
        <w:rPr>
          <w:b/>
        </w:rPr>
        <w:t xml:space="preserve"> </w:t>
      </w:r>
      <w:r w:rsidRPr="00A946F1">
        <w:t>[</w:t>
      </w:r>
      <w:r w:rsidRPr="00A946F1">
        <w:t>…</w:t>
      </w:r>
      <w:r w:rsidRPr="00A946F1">
        <w:t>]</w:t>
      </w:r>
      <w:r>
        <w:t xml:space="preserve"> [As for Figure 4 but without outliers]</w:t>
      </w:r>
      <w:r w:rsidR="00F662DD">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2"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3"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4"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5"/>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03140D" w14:textId="77777777" w:rsidR="00A741A3" w:rsidRDefault="00A741A3">
      <w:pPr>
        <w:spacing w:after="0"/>
      </w:pPr>
      <w:r>
        <w:separator/>
      </w:r>
    </w:p>
  </w:endnote>
  <w:endnote w:type="continuationSeparator" w:id="0">
    <w:p w14:paraId="0523D185" w14:textId="77777777" w:rsidR="00A741A3" w:rsidRDefault="00A741A3">
      <w:pPr>
        <w:spacing w:after="0"/>
      </w:pPr>
      <w:r>
        <w:continuationSeparator/>
      </w:r>
    </w:p>
  </w:endnote>
  <w:endnote w:type="continuationNotice" w:id="1">
    <w:p w14:paraId="35976798" w14:textId="77777777" w:rsidR="00A741A3" w:rsidRDefault="00A741A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B7BBC" w:rsidRDefault="00EB7BB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B7BBC" w:rsidRDefault="00EB7B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116D77" w14:textId="77777777" w:rsidR="00A741A3" w:rsidRDefault="00A741A3">
      <w:r>
        <w:separator/>
      </w:r>
    </w:p>
  </w:footnote>
  <w:footnote w:type="continuationSeparator" w:id="0">
    <w:p w14:paraId="7DB04ABA" w14:textId="77777777" w:rsidR="00A741A3" w:rsidRDefault="00A741A3">
      <w:r>
        <w:continuationSeparator/>
      </w:r>
    </w:p>
  </w:footnote>
  <w:footnote w:type="continuationNotice" w:id="1">
    <w:p w14:paraId="181DDB1B" w14:textId="77777777" w:rsidR="00A741A3" w:rsidRDefault="00A741A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1A3"/>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46oku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n6u6n0"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1CD1BA-1419-4389-B512-6C59BD845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1</TotalTime>
  <Pages>20</Pages>
  <Words>1854</Words>
  <Characters>10572</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240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94</cp:revision>
  <cp:lastPrinted>2019-11-19T13:01:00Z</cp:lastPrinted>
  <dcterms:created xsi:type="dcterms:W3CDTF">2019-12-03T09:32:00Z</dcterms:created>
  <dcterms:modified xsi:type="dcterms:W3CDTF">2020-01-08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